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1734D" w:rsidRPr="009B54B8" w:rsidRDefault="0071734D" w:rsidP="0071734D">
      <w:pPr>
        <w:rPr>
          <w:b/>
        </w:rPr>
      </w:pPr>
      <w:r w:rsidRPr="009B54B8">
        <w:rPr>
          <w:b/>
        </w:rPr>
        <w:t>Table S2: Plasmids</w:t>
      </w:r>
    </w:p>
    <w:tbl>
      <w:tblPr>
        <w:tblW w:w="4944" w:type="pct"/>
        <w:tblLook w:val="04A0" w:firstRow="1" w:lastRow="0" w:firstColumn="1" w:lastColumn="0" w:noHBand="0" w:noVBand="1"/>
      </w:tblPr>
      <w:tblGrid>
        <w:gridCol w:w="1580"/>
        <w:gridCol w:w="5484"/>
        <w:gridCol w:w="1900"/>
      </w:tblGrid>
      <w:tr w:rsidR="0071734D" w:rsidTr="00C8119A">
        <w:trPr>
          <w:tblHeader/>
        </w:trPr>
        <w:tc>
          <w:tcPr>
            <w:tcW w:w="881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lasmid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Description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Reference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ET28c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E. coli expression vector</w:t>
            </w:r>
          </w:p>
        </w:tc>
        <w:tc>
          <w:tcPr>
            <w:tcW w:w="1060" w:type="pct"/>
            <w:shd w:val="clear" w:color="auto" w:fill="auto"/>
          </w:tcPr>
          <w:p w:rsidR="0071734D" w:rsidRPr="005E3FFF" w:rsidRDefault="0071734D" w:rsidP="00C8119A">
            <w:pPr>
              <w:pStyle w:val="MaterialsTable"/>
            </w:pPr>
            <w:proofErr w:type="spellStart"/>
            <w:r>
              <w:t>Novagen</w:t>
            </w:r>
            <w:proofErr w:type="spellEnd"/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FA6a-kanMX6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emplate for gene deletion by PCR targeting with kanMX6 selection marker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Wach&lt;/Author&gt;&lt;Year&gt;1994&lt;/Year&gt;&lt;RecNum&gt;3233&lt;/RecNum&gt;&lt;DisplayText&gt;(Wach et al., 1994)&lt;/DisplayText&gt;&lt;record&gt;&lt;rec-number&gt;3233&lt;/rec-number&gt;&lt;foreign-keys&gt;&lt;key app="EN" db-id="x2tp5xsdb0xspse9d9rvfzeh9e29d0w2tx5w" timestamp="1584453659"&gt;3233&lt;/key&gt;&lt;/foreign-keys&gt;&lt;ref-type name="Journal Article"&gt;17&lt;/ref-type&gt;&lt;contributors&gt;&lt;authors&gt;&lt;author&gt;Wach, A.&lt;/author&gt;&lt;author&gt;Brachat, A.&lt;/author&gt;&lt;author&gt;Pöhlmann, R.&lt;/author&gt;&lt;author&gt;Philippsen, P.&lt;/author&gt;&lt;/authors&gt;&lt;/contributors&gt;&lt;auth-address&gt;Institut für Angewandte Mikrobiologie, Universität Basel, Switzerland.&lt;/auth-address&gt;&lt;titles&gt;&lt;title&gt;New heterologous modules for classical or PCR-based gene disruptions in Saccharomyces cerevisiae&lt;/title&gt;&lt;secondary-title&gt;Yeast (Chichester, England)&lt;/secondary-title&gt;&lt;alt-title&gt;Yeast&lt;/alt-title&gt;&lt;/titles&gt;&lt;periodical&gt;&lt;full-title&gt;Yeast (Chichester, England)&lt;/full-title&gt;&lt;abbr-1&gt;Yeast&lt;/abbr-1&gt;&lt;/periodical&gt;&lt;alt-periodical&gt;&lt;full-title&gt;Yeast (Chichester, England)&lt;/full-title&gt;&lt;abbr-1&gt;Yeast&lt;/abbr-1&gt;&lt;/alt-periodical&gt;&lt;pages&gt;1793-1808&lt;/pages&gt;&lt;volume&gt;10&lt;/volume&gt;&lt;number&gt;13&lt;/number&gt;&lt;dates&gt;&lt;year&gt;1994&lt;/year&gt;&lt;/dates&gt;&lt;publisher&gt;John Wiley &amp;amp; Sons, Ltd.&lt;/publisher&gt;&lt;urls&gt;&lt;related-urls&gt;&lt;url&gt;http://eutils.ncbi.nlm.nih.gov/entrez/eutils/elink.fcgi?dbfrom=pubmed&amp;amp;id=7747518&amp;amp;retmode=ref&amp;amp;cmd=prlinks&lt;/url&gt;&lt;/related-urls&gt;&lt;/urls&gt;&lt;electronic-resource-num&gt;papers3://publication/uuid/6B882A8D-2EBC-48EC-9C4A-5D5860A2A4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82" w:tooltip="Wach, 1994 #3233" w:history="1">
              <w:r w:rsidRPr="00E341D9">
                <w:t>Wach et al., 199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FA6a-hphNT1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emplate for gene deletion by PCR targeting with hphNT1 selection marker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Janke&lt;/Author&gt;&lt;Year&gt;2004&lt;/Year&gt;&lt;RecNum&gt;3261&lt;/RecNum&gt;&lt;DisplayText&gt;(Janke et al., 2004)&lt;/DisplayText&gt;&lt;record&gt;&lt;rec-number&gt;3261&lt;/rec-number&gt;&lt;foreign-keys&gt;&lt;key app="EN" db-id="x2tp5xsdb0xspse9d9rvfzeh9e29d0w2tx5w" timestamp="1584453660"&gt;3261&lt;/key&gt;&lt;/foreign-keys&gt;&lt;ref-type name="Journal Article"&gt;17&lt;/ref-type&gt;&lt;contributors&gt;&lt;authors&gt;&lt;author&gt;Janke, Carsten&lt;/author&gt;&lt;author&gt;Magiera, Maria M.&lt;/author&gt;&lt;author&gt;Rathfelder, Nicole&lt;/author&gt;&lt;author&gt;Taxis, Christof&lt;/author&gt;&lt;author&gt;Reber, Simone&lt;/author&gt;&lt;author&gt;Maekawa, Hiromi&lt;/author&gt;&lt;author&gt;Moreno-Borchart, Alexandra&lt;/author&gt;&lt;author&gt;Doenges, Georg&lt;/author&gt;&lt;author&gt;Schwob, Etienne&lt;/author&gt;&lt;author&gt;Schiebel, Elmar&lt;/author&gt;&lt;author&gt;Knop, Michael&lt;/author&gt;&lt;/authors&gt;&lt;/contributors&gt;&lt;auth-address&gt;CRBM, CNRS FRE2593, 1919 Route de Mende, F-34293 Montpellier cedex 5, France.&lt;/auth-address&gt;&lt;titles&gt;&lt;title&gt;A versatile toolbox for PCR-based tagging of yeast genes: new fluorescent proteins, more markers and promoter substitution cassettes&lt;/title&gt;&lt;secondary-title&gt;Yeast (Chichester, England)&lt;/secondary-title&gt;&lt;alt-title&gt;Yeast&lt;/alt-title&gt;&lt;/titles&gt;&lt;periodical&gt;&lt;full-title&gt;Yeast (Chichester, England)&lt;/full-title&gt;&lt;abbr-1&gt;Yeast&lt;/abbr-1&gt;&lt;/periodical&gt;&lt;alt-periodical&gt;&lt;full-title&gt;Yeast (Chichester, England)&lt;/full-title&gt;&lt;abbr-1&gt;Yeast&lt;/abbr-1&gt;&lt;/alt-periodical&gt;&lt;pages&gt;947-962&lt;/pages&gt;&lt;volume&gt;21&lt;/volume&gt;&lt;number&gt;11&lt;/number&gt;&lt;dates&gt;&lt;year&gt;2004&lt;/year&gt;&lt;/dates&gt;&lt;publisher&gt;John Wiley &amp;amp; Sons, Ltd.&lt;/publisher&gt;&lt;work-type&gt;10.1002/yea.1142&lt;/work-type&gt;&lt;urls&gt;&lt;related-urls&gt;&lt;url&gt;http://eutils.ncbi.nlm.nih.gov/entrez/eutils/elink.fcgi?dbfrom=pubmed&amp;amp;id=15334558&amp;amp;retmode=ref&amp;amp;cmd=prlinks&lt;/url&gt;&lt;/related-urls&gt;&lt;/urls&gt;&lt;electronic-resource-num&gt;papers3://publication/doi/10.1002/yea.114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1" w:tooltip="Janke, 2004 #3261" w:history="1">
              <w:r w:rsidRPr="00E341D9">
                <w:t>Janke et al., 200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FA6a-natNT2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emplate for gene deletion by PCR targeting with natNT2 selection marker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Janke&lt;/Author&gt;&lt;Year&gt;2004&lt;/Year&gt;&lt;RecNum&gt;3261&lt;/RecNum&gt;&lt;DisplayText&gt;(Janke et al., 2004)&lt;/DisplayText&gt;&lt;record&gt;&lt;rec-number&gt;3261&lt;/rec-number&gt;&lt;foreign-keys&gt;&lt;key app="EN" db-id="x2tp5xsdb0xspse9d9rvfzeh9e29d0w2tx5w" timestamp="1584453660"&gt;3261&lt;/key&gt;&lt;/foreign-keys&gt;&lt;ref-type name="Journal Article"&gt;17&lt;/ref-type&gt;&lt;contributors&gt;&lt;authors&gt;&lt;author&gt;Janke, Carsten&lt;/author&gt;&lt;author&gt;Magiera, Maria M.&lt;/author&gt;&lt;author&gt;Rathfelder, Nicole&lt;/author&gt;&lt;author&gt;Taxis, Christof&lt;/author&gt;&lt;author&gt;Reber, Simone&lt;/author&gt;&lt;author&gt;Maekawa, Hiromi&lt;/author&gt;&lt;author&gt;Moreno-Borchart, Alexandra&lt;/author&gt;&lt;author&gt;Doenges, Georg&lt;/author&gt;&lt;author&gt;Schwob, Etienne&lt;/author&gt;&lt;author&gt;Schiebel, Elmar&lt;/author&gt;&lt;author&gt;Knop, Michael&lt;/author&gt;&lt;/authors&gt;&lt;/contributors&gt;&lt;auth-address&gt;CRBM, CNRS FRE2593, 1919 Route de Mende, F-34293 Montpellier cedex 5, France.&lt;/auth-address&gt;&lt;titles&gt;&lt;title&gt;A versatile toolbox for PCR-based tagging of yeast genes: new fluorescent proteins, more markers and promoter substitution cassettes&lt;/title&gt;&lt;secondary-title&gt;Yeast (Chichester, England)&lt;/secondary-title&gt;&lt;alt-title&gt;Yeast&lt;/alt-title&gt;&lt;/titles&gt;&lt;periodical&gt;&lt;full-title&gt;Yeast (Chichester, England)&lt;/full-title&gt;&lt;abbr-1&gt;Yeast&lt;/abbr-1&gt;&lt;/periodical&gt;&lt;alt-periodical&gt;&lt;full-title&gt;Yeast (Chichester, England)&lt;/full-title&gt;&lt;abbr-1&gt;Yeast&lt;/abbr-1&gt;&lt;/alt-periodical&gt;&lt;pages&gt;947-962&lt;/pages&gt;&lt;volume&gt;21&lt;/volume&gt;&lt;number&gt;11&lt;/number&gt;&lt;dates&gt;&lt;year&gt;2004&lt;/year&gt;&lt;/dates&gt;&lt;publisher&gt;John Wiley &amp;amp; Sons, Ltd.&lt;/publisher&gt;&lt;work-type&gt;10.1002/yea.1142&lt;/work-type&gt;&lt;urls&gt;&lt;related-urls&gt;&lt;url&gt;http://eutils.ncbi.nlm.nih.gov/entrez/eutils/elink.fcgi?dbfrom=pubmed&amp;amp;id=15334558&amp;amp;retmode=ref&amp;amp;cmd=prlinks&lt;/url&gt;&lt;/related-urls&gt;&lt;/urls&gt;&lt;electronic-resource-num&gt;papers3://publication/doi/10.1002/yea.114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1" w:tooltip="Janke, 2004 #3261" w:history="1">
              <w:r w:rsidRPr="00E341D9">
                <w:t>Janke et al., 200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YM13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 xml:space="preserve">Template for C-terminal tagging with TAP-tag by PCR targeting with kanMX6 selection marker 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Janke&lt;/Author&gt;&lt;Year&gt;2004&lt;/Year&gt;&lt;RecNum&gt;3261&lt;/RecNum&gt;&lt;DisplayText&gt;(Janke et al., 2004)&lt;/DisplayText&gt;&lt;record&gt;&lt;rec-number&gt;3261&lt;/rec-number&gt;&lt;foreign-keys&gt;&lt;key app="EN" db-id="x2tp5xsdb0xspse9d9rvfzeh9e29d0w2tx5w" timestamp="1584453660"&gt;3261&lt;/key&gt;&lt;/foreign-keys&gt;&lt;ref-type name="Journal Article"&gt;17&lt;/ref-type&gt;&lt;contributors&gt;&lt;authors&gt;&lt;author&gt;Janke, Carsten&lt;/author&gt;&lt;author&gt;Magiera, Maria M.&lt;/author&gt;&lt;author&gt;Rathfelder, Nicole&lt;/author&gt;&lt;author&gt;Taxis, Christof&lt;/author&gt;&lt;author&gt;Reber, Simone&lt;/author&gt;&lt;author&gt;Maekawa, Hiromi&lt;/author&gt;&lt;author&gt;Moreno-Borchart, Alexandra&lt;/author&gt;&lt;author&gt;Doenges, Georg&lt;/author&gt;&lt;author&gt;Schwob, Etienne&lt;/author&gt;&lt;author&gt;Schiebel, Elmar&lt;/author&gt;&lt;author&gt;Knop, Michael&lt;/author&gt;&lt;/authors&gt;&lt;/contributors&gt;&lt;auth-address&gt;CRBM, CNRS FRE2593, 1919 Route de Mende, F-34293 Montpellier cedex 5, France.&lt;/auth-address&gt;&lt;titles&gt;&lt;title&gt;A versatile toolbox for PCR-based tagging of yeast genes: new fluorescent proteins, more markers and promoter substitution cassettes&lt;/title&gt;&lt;secondary-title&gt;Yeast (Chichester, England)&lt;/secondary-title&gt;&lt;alt-title&gt;Yeast&lt;/alt-title&gt;&lt;/titles&gt;&lt;periodical&gt;&lt;full-title&gt;Yeast (Chichester, England)&lt;/full-title&gt;&lt;abbr-1&gt;Yeast&lt;/abbr-1&gt;&lt;/periodical&gt;&lt;alt-periodical&gt;&lt;full-title&gt;Yeast (Chichester, England)&lt;/full-title&gt;&lt;abbr-1&gt;Yeast&lt;/abbr-1&gt;&lt;/alt-periodical&gt;&lt;pages&gt;947-962&lt;/pages&gt;&lt;volume&gt;21&lt;/volume&gt;&lt;number&gt;11&lt;/number&gt;&lt;dates&gt;&lt;year&gt;2004&lt;/year&gt;&lt;/dates&gt;&lt;publisher&gt;John Wiley &amp;amp; Sons, Ltd.&lt;/publisher&gt;&lt;work-type&gt;10.1002/yea.1142&lt;/work-type&gt;&lt;urls&gt;&lt;related-urls&gt;&lt;url&gt;http://eutils.ncbi.nlm.nih.gov/entrez/eutils/elink.fcgi?dbfrom=pubmed&amp;amp;id=15334558&amp;amp;retmode=ref&amp;amp;cmd=prlinks&lt;/url&gt;&lt;/related-urls&gt;&lt;/urls&gt;&lt;electronic-resource-num&gt;papers3://publication/doi/10.1002/yea.114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1" w:tooltip="Janke, 2004 #3261" w:history="1">
              <w:r w:rsidRPr="00E341D9">
                <w:t>Janke et al., 200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YM23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emplate for C-terminal tagging with 3Myc-tag by PCR targeting with klTrp1 selection marker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Janke&lt;/Author&gt;&lt;Year&gt;2004&lt;/Year&gt;&lt;RecNum&gt;3261&lt;/RecNum&gt;&lt;DisplayText&gt;(Janke et al., 2004)&lt;/DisplayText&gt;&lt;record&gt;&lt;rec-number&gt;3261&lt;/rec-number&gt;&lt;foreign-keys&gt;&lt;key app="EN" db-id="x2tp5xsdb0xspse9d9rvfzeh9e29d0w2tx5w" timestamp="1584453660"&gt;3261&lt;/key&gt;&lt;/foreign-keys&gt;&lt;ref-type name="Journal Article"&gt;17&lt;/ref-type&gt;&lt;contributors&gt;&lt;authors&gt;&lt;author&gt;Janke, Carsten&lt;/author&gt;&lt;author&gt;Magiera, Maria M.&lt;/author&gt;&lt;author&gt;Rathfelder, Nicole&lt;/author&gt;&lt;author&gt;Taxis, Christof&lt;/author&gt;&lt;author&gt;Reber, Simone&lt;/author&gt;&lt;author&gt;Maekawa, Hiromi&lt;/author&gt;&lt;author&gt;Moreno-Borchart, Alexandra&lt;/author&gt;&lt;author&gt;Doenges, Georg&lt;/author&gt;&lt;author&gt;Schwob, Etienne&lt;/author&gt;&lt;author&gt;Schiebel, Elmar&lt;/author&gt;&lt;author&gt;Knop, Michael&lt;/author&gt;&lt;/authors&gt;&lt;/contributors&gt;&lt;auth-address&gt;CRBM, CNRS FRE2593, 1919 Route de Mende, F-34293 Montpellier cedex 5, France.&lt;/auth-address&gt;&lt;titles&gt;&lt;title&gt;A versatile toolbox for PCR-based tagging of yeast genes: new fluorescent proteins, more markers and promoter substitution cassettes&lt;/title&gt;&lt;secondary-title&gt;Yeast (Chichester, England)&lt;/secondary-title&gt;&lt;alt-title&gt;Yeast&lt;/alt-title&gt;&lt;/titles&gt;&lt;periodical&gt;&lt;full-title&gt;Yeast (Chichester, England)&lt;/full-title&gt;&lt;abbr-1&gt;Yeast&lt;/abbr-1&gt;&lt;/periodical&gt;&lt;alt-periodical&gt;&lt;full-title&gt;Yeast (Chichester, England)&lt;/full-title&gt;&lt;abbr-1&gt;Yeast&lt;/abbr-1&gt;&lt;/alt-periodical&gt;&lt;pages&gt;947-962&lt;/pages&gt;&lt;volume&gt;21&lt;/volume&gt;&lt;number&gt;11&lt;/number&gt;&lt;dates&gt;&lt;year&gt;2004&lt;/year&gt;&lt;/dates&gt;&lt;publisher&gt;John Wiley &amp;amp; Sons, Ltd.&lt;/publisher&gt;&lt;work-type&gt;10.1002/yea.1142&lt;/work-type&gt;&lt;urls&gt;&lt;related-urls&gt;&lt;url&gt;http://eutils.ncbi.nlm.nih.gov/entrez/eutils/elink.fcgi?dbfrom=pubmed&amp;amp;id=15334558&amp;amp;retmode=ref&amp;amp;cmd=prlinks&lt;/url&gt;&lt;/related-urls&gt;&lt;/urls&gt;&lt;electronic-resource-num&gt;papers3://publication/doi/10.1002/yea.114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1" w:tooltip="Janke, 2004 #3261" w:history="1">
              <w:r w:rsidRPr="00E341D9">
                <w:t>Janke et al., 200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RS413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CEN ARS HIS3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rPr>
                <w:rFonts w:eastAsiaTheme="minorHAnsi" w:cs="Arial"/>
                <w:szCs w:val="16"/>
                <w:lang w:val="de-DE"/>
              </w:rPr>
              <w:fldChar w:fldCharType="begin"/>
            </w:r>
            <w:r>
              <w:rPr>
                <w:rFonts w:eastAsiaTheme="minorHAnsi" w:cs="Arial"/>
                <w:szCs w:val="16"/>
                <w:lang w:val="de-DE"/>
              </w:rPr>
              <w:instrText xml:space="preserve"> ADDIN EN.CITE &lt;EndNote&gt;&lt;Cite ExcludeYear="1"&gt;&lt;Author&gt;Sikorski&lt;/Author&gt;&lt;Year&gt;1989&lt;/Year&gt;&lt;RecNum&gt;436&lt;/RecNum&gt;&lt;DisplayText&gt;(Sikorski and Hieter)&lt;/DisplayText&gt;&lt;record&gt;&lt;rec-number&gt;436&lt;/rec-number&gt;&lt;foreign-keys&gt;&lt;key app="EN" db-id="x2tp5xsdb0xspse9d9rvfzeh9e29d0w2tx5w" timestamp="1584453645"&gt;436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19-27&lt;/pages&gt;&lt;volume&gt;122&lt;/volume&gt;&lt;number&gt;1&lt;/number&gt;&lt;dates&gt;&lt;year&gt;1989&lt;/year&gt;&lt;/dates&gt;&lt;publisher&gt;Genetics Society of America&lt;/publisher&gt;&lt;urls&gt;&lt;related-urls&gt;&lt;url&gt;http://eutils.ncbi.nlm.nih.gov/entrez/eutils/elink.fcgi?dbfrom=pubmed&amp;amp;id=2659436&amp;amp;retmode=ref&amp;amp;cmd=prlinks&lt;/url&gt;&lt;/related-urls&gt;&lt;/urls&gt;&lt;electronic-resource-num&gt;papers3://publication/uuid/5CA0ED41-1248-49B7-BFD5-5A6E61686800&lt;/electronic-resource-num&gt;&lt;/record&gt;&lt;/Cite&gt;&lt;/EndNote&gt;</w:instrText>
            </w:r>
            <w:r>
              <w:rPr>
                <w:rFonts w:eastAsiaTheme="minorHAnsi" w:cs="Arial"/>
                <w:szCs w:val="16"/>
                <w:lang w:val="de-DE"/>
              </w:rPr>
              <w:fldChar w:fldCharType="separate"/>
            </w:r>
            <w:r>
              <w:rPr>
                <w:rFonts w:eastAsiaTheme="minorHAnsi" w:cs="Arial"/>
                <w:noProof/>
                <w:szCs w:val="16"/>
                <w:lang w:val="de-DE"/>
              </w:rPr>
              <w:t>(</w:t>
            </w:r>
            <w:hyperlink w:anchor="_ENREF_70" w:tooltip="Sikorski, 1989 #436" w:history="1">
              <w:r w:rsidRPr="00E341D9">
                <w:t>Sikorski and Hieter</w:t>
              </w:r>
            </w:hyperlink>
            <w:r>
              <w:rPr>
                <w:rFonts w:eastAsiaTheme="minorHAnsi" w:cs="Arial"/>
                <w:noProof/>
                <w:szCs w:val="16"/>
                <w:lang w:val="de-DE"/>
              </w:rPr>
              <w:t>)</w:t>
            </w:r>
            <w:r>
              <w:rPr>
                <w:rFonts w:eastAsiaTheme="minorHAnsi" w:cs="Arial"/>
                <w:szCs w:val="16"/>
                <w:lang w:val="de-DE"/>
              </w:rP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413-GPD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 w:rsidRPr="002750D4">
              <w:rPr>
                <w:i/>
              </w:rPr>
              <w:t>CEN ARS HIS3</w:t>
            </w:r>
            <w:r>
              <w:t xml:space="preserve"> pGPD-tCYC1</w:t>
            </w:r>
          </w:p>
        </w:tc>
        <w:tc>
          <w:tcPr>
            <w:tcW w:w="1060" w:type="pct"/>
            <w:shd w:val="clear" w:color="auto" w:fill="auto"/>
          </w:tcPr>
          <w:p w:rsidR="0071734D" w:rsidRPr="005E3FFF" w:rsidRDefault="0071734D" w:rsidP="00C8119A">
            <w:pPr>
              <w:pStyle w:val="MaterialsTable"/>
            </w:pPr>
            <w:r>
              <w:rPr>
                <w:rFonts w:eastAsiaTheme="minorHAnsi" w:cs="Arial"/>
                <w:szCs w:val="16"/>
                <w:lang w:val="de-DE"/>
              </w:rPr>
              <w:fldChar w:fldCharType="begin"/>
            </w:r>
            <w:r>
              <w:rPr>
                <w:rFonts w:eastAsiaTheme="minorHAnsi" w:cs="Arial"/>
                <w:szCs w:val="16"/>
                <w:lang w:val="de-DE"/>
              </w:rPr>
              <w:instrText xml:space="preserve"> ADDIN EN.CITE &lt;EndNote&gt;&lt;Cite ExcludeYear="1"&gt;&lt;Author&gt;Mumberg&lt;/Author&gt;&lt;Year&gt;1995&lt;/Year&gt;&lt;RecNum&gt;2341&lt;/RecNum&gt;&lt;DisplayText&gt;(Mumberg et al.)&lt;/DisplayText&gt;&lt;record&gt;&lt;rec-number&gt;2341&lt;/rec-number&gt;&lt;foreign-keys&gt;&lt;key app="EN" db-id="x2tp5xsdb0xspse9d9rvfzeh9e29d0w2tx5w" timestamp="1584453653"&gt;2341&lt;/key&gt;&lt;/foreign-keys&gt;&lt;ref-type name="Journal Article"&gt;17&lt;/ref-type&gt;&lt;contributors&gt;&lt;authors&gt;&lt;author&gt;Mumberg, D.&lt;/author&gt;&lt;author&gt;Müller, R.&lt;/author&gt;&lt;author&gt;Funk, M.&lt;/author&gt;&lt;/authors&gt;&lt;/contributors&gt;&lt;auth-address&gt;Institut für Molekularbiologie und Tumorforschung (IMT), Philipps-Universität Marburg, Germany.&lt;/auth-address&gt;&lt;titles&gt;&lt;title&gt;Yeast vectors for the controlled expression of heterologous proteins in different genetic backgrounds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119-122&lt;/pages&gt;&lt;volume&gt;156&lt;/volume&gt;&lt;number&gt;1&lt;/number&gt;&lt;dates&gt;&lt;year&gt;1995&lt;/year&gt;&lt;/dates&gt;&lt;publisher&gt;NIH Public Access&lt;/publisher&gt;&lt;urls&gt;&lt;related-urls&gt;&lt;url&gt;http://eutils.ncbi.nlm.nih.gov/entrez/eutils/elink.fcgi?dbfrom=pubmed&amp;amp;id=7737504&amp;amp;retmode=ref&amp;amp;cmd=prlinks&lt;/url&gt;&lt;/related-urls&gt;&lt;/urls&gt;&lt;electronic-resource-num&gt;papers3://publication/uuid/531B6FEF-ABEB-4DE5-9D24-5AC1CBBE4B24&lt;/electronic-resource-num&gt;&lt;/record&gt;&lt;/Cite&gt;&lt;/EndNote&gt;</w:instrText>
            </w:r>
            <w:r>
              <w:rPr>
                <w:rFonts w:eastAsiaTheme="minorHAnsi" w:cs="Arial"/>
                <w:szCs w:val="16"/>
                <w:lang w:val="de-DE"/>
              </w:rPr>
              <w:fldChar w:fldCharType="separate"/>
            </w:r>
            <w:r>
              <w:rPr>
                <w:rFonts w:eastAsiaTheme="minorHAnsi" w:cs="Arial"/>
                <w:noProof/>
                <w:szCs w:val="16"/>
                <w:lang w:val="de-DE"/>
              </w:rPr>
              <w:t>(</w:t>
            </w:r>
            <w:hyperlink w:anchor="_ENREF_55" w:tooltip="Mumberg, 1995 #2341" w:history="1">
              <w:r w:rsidRPr="00E341D9">
                <w:t>Mumberg et al.</w:t>
              </w:r>
            </w:hyperlink>
            <w:r>
              <w:rPr>
                <w:rFonts w:eastAsiaTheme="minorHAnsi" w:cs="Arial"/>
                <w:noProof/>
                <w:szCs w:val="16"/>
                <w:lang w:val="de-DE"/>
              </w:rPr>
              <w:t>)</w:t>
            </w:r>
            <w:r>
              <w:rPr>
                <w:rFonts w:eastAsiaTheme="minorHAnsi" w:cs="Arial"/>
                <w:szCs w:val="16"/>
                <w:lang w:val="de-DE"/>
              </w:rP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Ard1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RS416-NAA10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Ulrike Friedrich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GR295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415-TEF-10xHis-Ubi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rPr>
                <w:rFonts w:eastAsiaTheme="minorHAnsi" w:cs="Arial"/>
              </w:rPr>
              <w:fldChar w:fldCharType="begin"/>
            </w:r>
            <w:r>
              <w:rPr>
                <w:rFonts w:eastAsiaTheme="minorHAnsi" w:cs="Arial"/>
              </w:rPr>
              <w:instrText xml:space="preserve"> ADDIN EN.CITE &lt;EndNote&gt;&lt;Cite&gt;&lt;Author&gt;Khmelinskii&lt;/Author&gt;&lt;Year&gt;2014&lt;/Year&gt;&lt;RecNum&gt;2031&lt;/RecNum&gt;&lt;DisplayText&gt;(Khmelinskii et al., 2014)&lt;/DisplayText&gt;&lt;record&gt;&lt;rec-number&gt;2031&lt;/rec-number&gt;&lt;foreign-keys&gt;&lt;key app="EN" db-id="x2tp5xsdb0xspse9d9rvfzeh9e29d0w2tx5w" timestamp="1584453651"&gt;2031&lt;/key&gt;&lt;/foreign-keys&gt;&lt;ref-type name="Journal Article"&gt;17&lt;/ref-type&gt;&lt;contributors&gt;&lt;authors&gt;&lt;author&gt;Khmelinskii, Anton&lt;/author&gt;&lt;author&gt;Blaszczak, Ewa&lt;/author&gt;&lt;author&gt;Pantazopoulou, Marina&lt;/author&gt;&lt;author&gt;Fischer, Bernd&lt;/author&gt;&lt;author&gt;Omnus, Deike J.&lt;/author&gt;&lt;author&gt;Le Dez, Gaelle&lt;/author&gt;&lt;author&gt;Brossard, Audrey&lt;/author&gt;&lt;author&gt;Gunnarsson, Alexander&lt;/author&gt;&lt;author&gt;Barry, Joseph D.&lt;/author&gt;&lt;author&gt;Meurer, Matthias&lt;/author&gt;&lt;author&gt;Kirrmaier, Daniel&lt;/author&gt;&lt;author&gt;Boone, Charles&lt;/author&gt;&lt;author&gt;Huber, Wolfgang&lt;/author&gt;&lt;author&gt;Rabut, Gwénaël&lt;/author&gt;&lt;author&gt;Ljungdahl, Per O.&lt;/author&gt;&lt;author&gt;Knop, Michael&lt;/author&gt;&lt;/authors&gt;&lt;/contributors&gt;&lt;auth-address&gt;Zentrum für Molekulare Biologie der Universität Heidelberg (ZMBH), DKFZ-ZMBH Alliance, Im Neuenheimer Feld 282, 69120 Heidelberg, Germany.&lt;/auth-address&gt;&lt;titles&gt;&lt;title&gt;Protein quality control at the inner nuclear membran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10-413&lt;/pages&gt;&lt;volume&gt;516&lt;/volume&gt;&lt;number&gt;7531&lt;/number&gt;&lt;dates&gt;&lt;year&gt;2014&lt;/year&gt;&lt;/dates&gt;&lt;publisher&gt;Nature Publishing Group&lt;/publisher&gt;&lt;work-type&gt;10.1038/nature14096&lt;/work-type&gt;&lt;urls&gt;&lt;related-urls&gt;&lt;url&gt;http://eutils.ncbi.nlm.nih.gov/entrez/eutils/elink.fcgi?dbfrom=pubmed&amp;amp;id=25519137&amp;amp;retmode=ref&amp;amp;cmd=prlinks&lt;/url&gt;&lt;/related-urls&gt;&lt;/urls&gt;&lt;electronic-resource-num&gt;papers3://publication/doi/10.1038/nature14096&lt;/electronic-resource-num&gt;&lt;/record&gt;&lt;/Cite&gt;&lt;/EndNote&gt;</w:instrText>
            </w:r>
            <w:r>
              <w:rPr>
                <w:rFonts w:eastAsiaTheme="minorHAnsi" w:cs="Arial"/>
              </w:rPr>
              <w:fldChar w:fldCharType="separate"/>
            </w:r>
            <w:r>
              <w:rPr>
                <w:rFonts w:eastAsiaTheme="minorHAnsi" w:cs="Arial"/>
                <w:noProof/>
              </w:rPr>
              <w:t>(</w:t>
            </w:r>
            <w:hyperlink w:anchor="_ENREF_39" w:tooltip="Khmelinskii, 2014 #2031" w:history="1">
              <w:r w:rsidRPr="00E341D9">
                <w:t>Khmelinskii et al., 2014</w:t>
              </w:r>
            </w:hyperlink>
            <w:r>
              <w:rPr>
                <w:rFonts w:eastAsiaTheme="minorHAnsi" w:cs="Arial"/>
                <w:noProof/>
              </w:rPr>
              <w:t>)</w:t>
            </w:r>
            <w:r>
              <w:rPr>
                <w:rFonts w:eastAsiaTheme="minorHAnsi" w:cs="Arial"/>
              </w:rP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AnB19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RS413-pGPD-Ubi-EcoRV-STOP-e</w:t>
            </w:r>
            <w:r w:rsidRPr="00502EF4">
              <w:rPr>
                <w:vertAlign w:val="superscript"/>
              </w:rPr>
              <w:t>K</w:t>
            </w:r>
            <w:r>
              <w:t>-mCherry-sfGFP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Kats&lt;/Author&gt;&lt;Year&gt;2018&lt;/Year&gt;&lt;RecNum&gt;3570&lt;/RecNum&gt;&lt;DisplayText&gt;(Kats et al., 2018)&lt;/DisplayText&gt;&lt;record&gt;&lt;rec-number&gt;3570&lt;/rec-number&gt;&lt;foreign-keys&gt;&lt;key app="EN" db-id="x2tp5xsdb0xspse9d9rvfzeh9e29d0w2tx5w" timestamp="1584453662"&gt;3570&lt;/key&gt;&lt;/foreign-keys&gt;&lt;ref-type name="Journal Article"&gt;17&lt;/ref-type&gt;&lt;contributors&gt;&lt;authors&gt;&lt;author&gt;Kats, Ilia&lt;/author&gt;&lt;author&gt;Khmelinskii, Anton&lt;/author&gt;&lt;author&gt;Kschonsak, Marc&lt;/author&gt;&lt;author&gt;Huber, Florian&lt;/author&gt;&lt;author&gt;Knieß, Robert A.&lt;/author&gt;&lt;author&gt;Bartosik, Anna&lt;/author&gt;&lt;author&gt;Knop, Michael&lt;/author&gt;&lt;/authors&gt;&lt;/contributors&gt;&lt;titles&gt;&lt;title&gt;Mapping Degradation Signals and Pathways in a Eukaryotic N-terminome&lt;/title&gt;&lt;secondary-title&gt;Molecular cell&lt;/secondary-title&gt;&lt;alt-title&gt;Mol. Cell&lt;/alt-title&gt;&lt;/titles&gt;&lt;periodical&gt;&lt;full-title&gt;Molecular cell&lt;/full-title&gt;&lt;abbr-1&gt;Mol. Cell&lt;/abbr-1&gt;&lt;/periodical&gt;&lt;alt-periodical&gt;&lt;full-title&gt;Molecular cell&lt;/full-title&gt;&lt;abbr-1&gt;Mol. Cell&lt;/abbr-1&gt;&lt;/alt-periodical&gt;&lt;pages&gt;488-501.e5&lt;/pages&gt;&lt;volume&gt;70&lt;/volume&gt;&lt;number&gt;3&lt;/number&gt;&lt;dates&gt;&lt;year&gt;2018&lt;/year&gt;&lt;/dates&gt;&lt;publisher&gt;Elsevier&amp;#xD;Elsevier Inc.&lt;/publisher&gt;&lt;work-type&gt;10.1016/j.molcel.2018.03.033&lt;/work-type&gt;&lt;urls&gt;&lt;related-urls&gt;&lt;url&gt;https://doi.org/10.1016/j.molcel.2018.03.033&lt;/url&gt;&lt;/related-urls&gt;&lt;/urls&gt;&lt;electronic-resource-num&gt;papers3://publication/doi/10.1016/j.molcel.2018.03.0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7" w:tooltip="Kats, 2018 #3570" w:history="1">
              <w:r w:rsidRPr="00E341D9">
                <w:t>Kats et al.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C50B9D" w:rsidRDefault="0071734D" w:rsidP="00C8119A">
            <w:pPr>
              <w:pStyle w:val="MaterialsTable"/>
            </w:pPr>
            <w:r w:rsidRPr="00C50B9D">
              <w:t>pAnB19-PP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 w:rsidRPr="00C50B9D">
              <w:t>pRS413-pGPD-Ubi-PP-e</w:t>
            </w:r>
            <w:r w:rsidRPr="00C50B9D">
              <w:rPr>
                <w:vertAlign w:val="superscript"/>
              </w:rPr>
              <w:t>K</w:t>
            </w:r>
            <w:r w:rsidRPr="00C50B9D">
              <w:t>-mCherry-sfGFP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Kats&lt;/Author&gt;&lt;Year&gt;2018&lt;/Year&gt;&lt;RecNum&gt;3570&lt;/RecNum&gt;&lt;DisplayText&gt;(Kats et al., 2018)&lt;/DisplayText&gt;&lt;record&gt;&lt;rec-number&gt;3570&lt;/rec-number&gt;&lt;foreign-keys&gt;&lt;key app="EN" db-id="x2tp5xsdb0xspse9d9rvfzeh9e29d0w2tx5w" timestamp="1584453662"&gt;3570&lt;/key&gt;&lt;/foreign-keys&gt;&lt;ref-type name="Journal Article"&gt;17&lt;/ref-type&gt;&lt;contributors&gt;&lt;authors&gt;&lt;author&gt;Kats, Ilia&lt;/author&gt;&lt;author&gt;Khmelinskii, Anton&lt;/author&gt;&lt;author&gt;Kschonsak, Marc&lt;/author&gt;&lt;author&gt;Huber, Florian&lt;/author&gt;&lt;author&gt;Knieß, Robert A.&lt;/author&gt;&lt;author&gt;Bartosik, Anna&lt;/author&gt;&lt;author&gt;Knop, Michael&lt;/author&gt;&lt;/authors&gt;&lt;/contributors&gt;&lt;titles&gt;&lt;title&gt;Mapping Degradation Signals and Pathways in a Eukaryotic N-terminome&lt;/title&gt;&lt;secondary-title&gt;Molecular cell&lt;/secondary-title&gt;&lt;alt-title&gt;Mol. Cell&lt;/alt-title&gt;&lt;/titles&gt;&lt;periodical&gt;&lt;full-title&gt;Molecular cell&lt;/full-title&gt;&lt;abbr-1&gt;Mol. Cell&lt;/abbr-1&gt;&lt;/periodical&gt;&lt;alt-periodical&gt;&lt;full-title&gt;Molecular cell&lt;/full-title&gt;&lt;abbr-1&gt;Mol. Cell&lt;/abbr-1&gt;&lt;/alt-periodical&gt;&lt;pages&gt;488-501.e5&lt;/pages&gt;&lt;volume&gt;70&lt;/volume&gt;&lt;number&gt;3&lt;/number&gt;&lt;dates&gt;&lt;year&gt;2018&lt;/year&gt;&lt;/dates&gt;&lt;publisher&gt;Elsevier&amp;#xD;Elsevier Inc.&lt;/publisher&gt;&lt;work-type&gt;10.1016/j.molcel.2018.03.033&lt;/work-type&gt;&lt;urls&gt;&lt;related-urls&gt;&lt;url&gt;https://doi.org/10.1016/j.molcel.2018.03.033&lt;/url&gt;&lt;/related-urls&gt;&lt;/urls&gt;&lt;electronic-resource-num&gt;papers3://publication/doi/10.1016/j.molcel.2018.03.0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7" w:tooltip="Kats, 2018 #3570" w:history="1">
              <w:r w:rsidRPr="00E341D9">
                <w:t>Kats et al.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AnB19-EH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RS413-pGPD-Ubi-EH-</w:t>
            </w:r>
            <w:r w:rsidRPr="00D2497F">
              <w:t>e</w:t>
            </w:r>
            <w:r w:rsidRPr="00D2497F">
              <w:rPr>
                <w:vertAlign w:val="superscript"/>
              </w:rPr>
              <w:t>K</w:t>
            </w:r>
            <w:r w:rsidRPr="00D2497F">
              <w:t>-mCherry-sfGFP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Kats&lt;/Author&gt;&lt;Year&gt;2018&lt;/Year&gt;&lt;RecNum&gt;3570&lt;/RecNum&gt;&lt;DisplayText&gt;(Kats et al., 2018)&lt;/DisplayText&gt;&lt;record&gt;&lt;rec-number&gt;3570&lt;/rec-number&gt;&lt;foreign-keys&gt;&lt;key app="EN" db-id="x2tp5xsdb0xspse9d9rvfzeh9e29d0w2tx5w" timestamp="1584453662"&gt;3570&lt;/key&gt;&lt;/foreign-keys&gt;&lt;ref-type name="Journal Article"&gt;17&lt;/ref-type&gt;&lt;contributors&gt;&lt;authors&gt;&lt;author&gt;Kats, Ilia&lt;/author&gt;&lt;author&gt;Khmelinskii, Anton&lt;/author&gt;&lt;author&gt;Kschonsak, Marc&lt;/author&gt;&lt;author&gt;Huber, Florian&lt;/author&gt;&lt;author&gt;Knieß, Robert A.&lt;/author&gt;&lt;author&gt;Bartosik, Anna&lt;/author&gt;&lt;author&gt;Knop, Michael&lt;/author&gt;&lt;/authors&gt;&lt;/contributors&gt;&lt;titles&gt;&lt;title&gt;Mapping Degradation Signals and Pathways in a Eukaryotic N-terminome&lt;/title&gt;&lt;secondary-title&gt;Molecular cell&lt;/secondary-title&gt;&lt;alt-title&gt;Mol. Cell&lt;/alt-title&gt;&lt;/titles&gt;&lt;periodical&gt;&lt;full-title&gt;Molecular cell&lt;/full-title&gt;&lt;abbr-1&gt;Mol. Cell&lt;/abbr-1&gt;&lt;/periodical&gt;&lt;alt-periodical&gt;&lt;full-title&gt;Molecular cell&lt;/full-title&gt;&lt;abbr-1&gt;Mol. Cell&lt;/abbr-1&gt;&lt;/alt-periodical&gt;&lt;pages&gt;488-501.e5&lt;/pages&gt;&lt;volume&gt;70&lt;/volume&gt;&lt;number&gt;3&lt;/number&gt;&lt;dates&gt;&lt;year&gt;2018&lt;/year&gt;&lt;/dates&gt;&lt;publisher&gt;Elsevier&amp;#xD;Elsevier Inc.&lt;/publisher&gt;&lt;work-type&gt;10.1016/j.molcel.2018.03.033&lt;/work-type&gt;&lt;urls&gt;&lt;related-urls&gt;&lt;url&gt;https://doi.org/10.1016/j.molcel.2018.03.033&lt;/url&gt;&lt;/related-urls&gt;&lt;/urls&gt;&lt;electronic-resource-num&gt;papers3://publication/doi/10.1016/j.molcel.2018.03.0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7" w:tooltip="Kats, 2018 #3570" w:history="1">
              <w:r w:rsidRPr="00E341D9">
                <w:t>Kats et al.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AnB19-Ubi</w:t>
            </w:r>
            <w:r w:rsidRPr="00B54235">
              <w:rPr>
                <w:vertAlign w:val="superscript"/>
              </w:rPr>
              <w:t>G76V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RS413-pGPD-Ubi</w:t>
            </w:r>
            <w:r w:rsidRPr="0078395E">
              <w:rPr>
                <w:vertAlign w:val="superscript"/>
              </w:rPr>
              <w:t>G76V</w:t>
            </w:r>
            <w:r>
              <w:t>-</w:t>
            </w:r>
            <w:r w:rsidRPr="00D2497F">
              <w:t>e</w:t>
            </w:r>
            <w:r w:rsidRPr="00D2497F">
              <w:rPr>
                <w:vertAlign w:val="superscript"/>
              </w:rPr>
              <w:t>K</w:t>
            </w:r>
            <w:r w:rsidRPr="00D2497F">
              <w:t>-mCherry-sfGFP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Kats&lt;/Author&gt;&lt;Year&gt;2018&lt;/Year&gt;&lt;RecNum&gt;3570&lt;/RecNum&gt;&lt;DisplayText&gt;(Kats et al., 2018)&lt;/DisplayText&gt;&lt;record&gt;&lt;rec-number&gt;3570&lt;/rec-number&gt;&lt;foreign-keys&gt;&lt;key app="EN" db-id="x2tp5xsdb0xspse9d9rvfzeh9e29d0w2tx5w" timestamp="1584453662"&gt;3570&lt;/key&gt;&lt;/foreign-keys&gt;&lt;ref-type name="Journal Article"&gt;17&lt;/ref-type&gt;&lt;contributors&gt;&lt;authors&gt;&lt;author&gt;Kats, Ilia&lt;/author&gt;&lt;author&gt;Khmelinskii, Anton&lt;/author&gt;&lt;author&gt;Kschonsak, Marc&lt;/author&gt;&lt;author&gt;Huber, Florian&lt;/author&gt;&lt;author&gt;Knieß, Robert A.&lt;/author&gt;&lt;author&gt;Bartosik, Anna&lt;/author&gt;&lt;author&gt;Knop, Michael&lt;/author&gt;&lt;/authors&gt;&lt;/contributors&gt;&lt;titles&gt;&lt;title&gt;Mapping Degradation Signals and Pathways in a Eukaryotic N-terminome&lt;/title&gt;&lt;secondary-title&gt;Molecular cell&lt;/secondary-title&gt;&lt;alt-title&gt;Mol. Cell&lt;/alt-title&gt;&lt;/titles&gt;&lt;periodical&gt;&lt;full-title&gt;Molecular cell&lt;/full-title&gt;&lt;abbr-1&gt;Mol. Cell&lt;/abbr-1&gt;&lt;/periodical&gt;&lt;alt-periodical&gt;&lt;full-title&gt;Molecular cell&lt;/full-title&gt;&lt;abbr-1&gt;Mol. Cell&lt;/abbr-1&gt;&lt;/alt-periodical&gt;&lt;pages&gt;488-501.e5&lt;/pages&gt;&lt;volume&gt;70&lt;/volume&gt;&lt;number&gt;3&lt;/number&gt;&lt;dates&gt;&lt;year&gt;2018&lt;/year&gt;&lt;/dates&gt;&lt;publisher&gt;Elsevier&amp;#xD;Elsevier Inc.&lt;/publisher&gt;&lt;work-type&gt;10.1016/j.molcel.2018.03.033&lt;/work-type&gt;&lt;urls&gt;&lt;related-urls&gt;&lt;url&gt;https://doi.org/10.1016/j.molcel.2018.03.033&lt;/url&gt;&lt;/related-urls&gt;&lt;/urls&gt;&lt;electronic-resource-num&gt;papers3://publication/doi/10.1016/j.molcel.2018.03.0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7" w:tooltip="Kats, 2018 #3570" w:history="1">
              <w:r w:rsidRPr="00E341D9">
                <w:t>Kats et al.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IK35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FA6a-klUra3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fldChar w:fldCharType="begin"/>
            </w:r>
            <w:r>
              <w:instrText xml:space="preserve"> ADDIN EN.CITE &lt;EndNote&gt;&lt;Cite&gt;&lt;Author&gt;Kats&lt;/Author&gt;&lt;Year&gt;2018&lt;/Year&gt;&lt;RecNum&gt;3570&lt;/RecNum&gt;&lt;DisplayText&gt;(Kats et al., 2018)&lt;/DisplayText&gt;&lt;record&gt;&lt;rec-number&gt;3570&lt;/rec-number&gt;&lt;foreign-keys&gt;&lt;key app="EN" db-id="x2tp5xsdb0xspse9d9rvfzeh9e29d0w2tx5w" timestamp="1584453662"&gt;3570&lt;/key&gt;&lt;/foreign-keys&gt;&lt;ref-type name="Journal Article"&gt;17&lt;/ref-type&gt;&lt;contributors&gt;&lt;authors&gt;&lt;author&gt;Kats, Ilia&lt;/author&gt;&lt;author&gt;Khmelinskii, Anton&lt;/author&gt;&lt;author&gt;Kschonsak, Marc&lt;/author&gt;&lt;author&gt;Huber, Florian&lt;/author&gt;&lt;author&gt;Knieß, Robert A.&lt;/author&gt;&lt;author&gt;Bartosik, Anna&lt;/author&gt;&lt;author&gt;Knop, Michael&lt;/author&gt;&lt;/authors&gt;&lt;/contributors&gt;&lt;titles&gt;&lt;title&gt;Mapping Degradation Signals and Pathways in a Eukaryotic N-terminome&lt;/title&gt;&lt;secondary-title&gt;Molecular cell&lt;/secondary-title&gt;&lt;alt-title&gt;Mol. Cell&lt;/alt-title&gt;&lt;/titles&gt;&lt;periodical&gt;&lt;full-title&gt;Molecular cell&lt;/full-title&gt;&lt;abbr-1&gt;Mol. Cell&lt;/abbr-1&gt;&lt;/periodical&gt;&lt;alt-periodical&gt;&lt;full-title&gt;Molecular cell&lt;/full-title&gt;&lt;abbr-1&gt;Mol. Cell&lt;/abbr-1&gt;&lt;/alt-periodical&gt;&lt;pages&gt;488-501.e5&lt;/pages&gt;&lt;volume&gt;70&lt;/volume&gt;&lt;number&gt;3&lt;/number&gt;&lt;dates&gt;&lt;year&gt;2018&lt;/year&gt;&lt;/dates&gt;&lt;publisher&gt;Elsevier&amp;#xD;Elsevier Inc.&lt;/publisher&gt;&lt;work-type&gt;10.1016/j.molcel.2018.03.033&lt;/work-type&gt;&lt;urls&gt;&lt;related-urls&gt;&lt;url&gt;https://doi.org/10.1016/j.molcel.2018.03.033&lt;/url&gt;&lt;/related-urls&gt;&lt;/urls&gt;&lt;electronic-resource-num&gt;papers3://publication/doi/10.1016/j.molcel.2018.03.0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7" w:tooltip="Kats, 2018 #3570" w:history="1">
              <w:r w:rsidRPr="00E341D9">
                <w:t>Kats et al., 201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IK41</w:t>
            </w:r>
          </w:p>
        </w:tc>
        <w:tc>
          <w:tcPr>
            <w:tcW w:w="3059" w:type="pct"/>
            <w:shd w:val="clear" w:color="auto" w:fill="auto"/>
          </w:tcPr>
          <w:p w:rsidR="0071734D" w:rsidRPr="0078395E" w:rsidRDefault="0071734D" w:rsidP="00C8119A">
            <w:pPr>
              <w:pStyle w:val="MaterialsTable"/>
            </w:pPr>
            <w:r>
              <w:t>pRS413-pGPD-Ubi</w:t>
            </w:r>
            <w:r w:rsidRPr="0078395E">
              <w:rPr>
                <w:vertAlign w:val="superscript"/>
              </w:rPr>
              <w:t>G76V</w:t>
            </w:r>
            <w:r>
              <w:t>-e</w:t>
            </w:r>
            <w:r w:rsidRPr="0078395E">
              <w:rPr>
                <w:vertAlign w:val="superscript"/>
              </w:rPr>
              <w:t>K</w:t>
            </w:r>
            <w:r>
              <w:t>-mCherry-sfGFPcp8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IK45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RS413-pGPD-Ubi</w:t>
            </w:r>
            <w:r w:rsidRPr="0078395E">
              <w:rPr>
                <w:vertAlign w:val="superscript"/>
              </w:rPr>
              <w:t>K48</w:t>
            </w:r>
            <w:proofErr w:type="gramStart"/>
            <w:r w:rsidRPr="0078395E">
              <w:rPr>
                <w:vertAlign w:val="superscript"/>
              </w:rPr>
              <w:t>R,G</w:t>
            </w:r>
            <w:proofErr w:type="gramEnd"/>
            <w:r w:rsidRPr="0078395E">
              <w:rPr>
                <w:vertAlign w:val="superscript"/>
              </w:rPr>
              <w:t>76V</w:t>
            </w:r>
            <w:r>
              <w:t>-</w:t>
            </w:r>
            <w:r w:rsidRPr="00D2497F">
              <w:t>e</w:t>
            </w:r>
            <w:r w:rsidRPr="00D2497F">
              <w:rPr>
                <w:vertAlign w:val="superscript"/>
              </w:rPr>
              <w:t>K</w:t>
            </w:r>
            <w:r w:rsidRPr="00D2497F">
              <w:t>-mCherry-sfGFP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IK57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RS413-pGPD-Rpn4(1-80)-</w:t>
            </w:r>
            <w:proofErr w:type="spellStart"/>
            <w:r>
              <w:t>e</w:t>
            </w:r>
            <w:r w:rsidRPr="00502EF4">
              <w:rPr>
                <w:vertAlign w:val="superscript"/>
              </w:rPr>
              <w:t>K</w:t>
            </w:r>
            <w:r>
              <w:t>-mCherry-sfGFP</w:t>
            </w:r>
            <w:proofErr w:type="spellEnd"/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IK59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 xml:space="preserve">template for </w:t>
            </w:r>
            <w:proofErr w:type="spellStart"/>
            <w:r>
              <w:t>pGPD</w:t>
            </w:r>
            <w:proofErr w:type="spellEnd"/>
            <w:r>
              <w:t>-driven overexpression and N-terminal tagging with FLAG-tag by PCR targeting with natNT2 selection marker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 w:rsidRPr="00D528B3">
              <w:t>pIK66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RS413-pGPD-Rpn4</w:t>
            </w:r>
            <w:r w:rsidRPr="00054D96">
              <w:rPr>
                <w:vertAlign w:val="superscript"/>
              </w:rPr>
              <w:t>A2</w:t>
            </w:r>
            <w:proofErr w:type="gramStart"/>
            <w:r w:rsidRPr="00054D96">
              <w:rPr>
                <w:vertAlign w:val="superscript"/>
              </w:rPr>
              <w:t>N</w:t>
            </w:r>
            <w:r>
              <w:t>(</w:t>
            </w:r>
            <w:proofErr w:type="gramEnd"/>
            <w:r>
              <w:t>1-80) -</w:t>
            </w:r>
            <w:proofErr w:type="spellStart"/>
            <w:r>
              <w:t>e</w:t>
            </w:r>
            <w:r w:rsidRPr="00502EF4">
              <w:rPr>
                <w:vertAlign w:val="superscript"/>
              </w:rPr>
              <w:t>K</w:t>
            </w:r>
            <w:r>
              <w:t>-mCherry-sfGFP</w:t>
            </w:r>
            <w:proofErr w:type="spellEnd"/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IK78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6xHis-Ubc4 in pET28c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IK79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6xHis-Rad6 in pET28c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D528B3" w:rsidRDefault="0071734D" w:rsidP="00C8119A">
            <w:pPr>
              <w:pStyle w:val="MaterialsTable"/>
            </w:pPr>
            <w:r>
              <w:t>pIK100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Ubi-ProtA-6xHis in pET28c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IK102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Ubi</w:t>
            </w:r>
            <w:r w:rsidRPr="00B54235">
              <w:rPr>
                <w:vertAlign w:val="superscript"/>
              </w:rPr>
              <w:t>K48R</w:t>
            </w:r>
            <w:r>
              <w:t>-ProtA-6xHis in pET28c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502EF4" w:rsidRDefault="0071734D" w:rsidP="00C8119A">
            <w:pPr>
              <w:pStyle w:val="MaterialsTable"/>
            </w:pPr>
            <w:r>
              <w:t>pIK117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413-GPD-Rpn4</w:t>
            </w:r>
            <w:r w:rsidRPr="00054D96">
              <w:rPr>
                <w:vertAlign w:val="superscript"/>
              </w:rPr>
              <w:t>C477A</w:t>
            </w:r>
            <w:r>
              <w:t>-10xHis-sfGFPcp8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  <w:tr w:rsidR="0071734D" w:rsidTr="00C8119A">
        <w:tc>
          <w:tcPr>
            <w:tcW w:w="881" w:type="pct"/>
            <w:shd w:val="clear" w:color="auto" w:fill="auto"/>
          </w:tcPr>
          <w:p w:rsidR="0071734D" w:rsidRPr="00502EF4" w:rsidRDefault="0071734D" w:rsidP="00C8119A">
            <w:pPr>
              <w:pStyle w:val="MaterialsTable"/>
            </w:pPr>
            <w:r>
              <w:t>pIK118</w:t>
            </w:r>
          </w:p>
        </w:tc>
        <w:tc>
          <w:tcPr>
            <w:tcW w:w="3059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p413-GPD-Rpn4</w:t>
            </w:r>
            <w:r w:rsidRPr="00B54235">
              <w:rPr>
                <w:vertAlign w:val="superscript"/>
              </w:rPr>
              <w:t>A2</w:t>
            </w:r>
            <w:proofErr w:type="gramStart"/>
            <w:r w:rsidRPr="00B54235">
              <w:rPr>
                <w:vertAlign w:val="superscript"/>
              </w:rPr>
              <w:t>N,</w:t>
            </w:r>
            <w:r w:rsidRPr="00054D96">
              <w:rPr>
                <w:vertAlign w:val="superscript"/>
              </w:rPr>
              <w:t>C</w:t>
            </w:r>
            <w:proofErr w:type="gramEnd"/>
            <w:r w:rsidRPr="00054D96">
              <w:rPr>
                <w:vertAlign w:val="superscript"/>
              </w:rPr>
              <w:t>477A</w:t>
            </w:r>
            <w:r>
              <w:t>-10xHis-sfGFPcp8</w:t>
            </w:r>
          </w:p>
        </w:tc>
        <w:tc>
          <w:tcPr>
            <w:tcW w:w="1060" w:type="pct"/>
            <w:shd w:val="clear" w:color="auto" w:fill="auto"/>
          </w:tcPr>
          <w:p w:rsidR="0071734D" w:rsidRDefault="0071734D" w:rsidP="00C8119A">
            <w:pPr>
              <w:pStyle w:val="MaterialsTable"/>
            </w:pPr>
            <w:r>
              <w:t>This study</w:t>
            </w:r>
          </w:p>
        </w:tc>
      </w:tr>
    </w:tbl>
    <w:p w:rsidR="0071734D" w:rsidRDefault="0071734D" w:rsidP="0071734D">
      <w:pPr>
        <w:spacing w:before="0" w:after="200"/>
        <w:jc w:val="left"/>
      </w:pPr>
    </w:p>
    <w:p w:rsidR="0071734D" w:rsidRDefault="0071734D" w:rsidP="0071734D">
      <w:pPr>
        <w:spacing w:line="276" w:lineRule="auto"/>
        <w:rPr>
          <w:b/>
          <w:bCs/>
        </w:rPr>
      </w:pPr>
    </w:p>
    <w:p w:rsidR="00FD12BC" w:rsidRDefault="00FD12BC">
      <w:bookmarkStart w:id="0" w:name="_GoBack"/>
      <w:bookmarkEnd w:id="0"/>
    </w:p>
    <w:sectPr w:rsidR="00FD12BC" w:rsidSect="0028276D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734D"/>
    <w:rsid w:val="0028276D"/>
    <w:rsid w:val="0071734D"/>
    <w:rsid w:val="00FD12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42DDA091"/>
  <w14:defaultImageDpi w14:val="32767"/>
  <w15:chartTrackingRefBased/>
  <w15:docId w15:val="{CD57F69D-217C-0549-8BD2-8864F83845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71734D"/>
    <w:pPr>
      <w:spacing w:before="120" w:line="480" w:lineRule="auto"/>
      <w:jc w:val="both"/>
    </w:pPr>
    <w:rPr>
      <w:rFonts w:ascii="Arial" w:eastAsiaTheme="minorEastAsia" w:hAnsi="Arial"/>
      <w:sz w:val="22"/>
      <w:szCs w:val="22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aterialsTable">
    <w:name w:val="MaterialsTable"/>
    <w:basedOn w:val="Standard"/>
    <w:link w:val="MaterialsTableChar"/>
    <w:qFormat/>
    <w:rsid w:val="0071734D"/>
    <w:pPr>
      <w:spacing w:before="0" w:line="240" w:lineRule="auto"/>
      <w:jc w:val="left"/>
    </w:pPr>
    <w:rPr>
      <w:sz w:val="16"/>
    </w:rPr>
  </w:style>
  <w:style w:type="character" w:customStyle="1" w:styleId="MaterialsTableChar">
    <w:name w:val="MaterialsTable Char"/>
    <w:basedOn w:val="Absatz-Standardschriftart"/>
    <w:link w:val="MaterialsTable"/>
    <w:rsid w:val="0071734D"/>
    <w:rPr>
      <w:rFonts w:ascii="Arial" w:eastAsiaTheme="minorEastAsia" w:hAnsi="Arial"/>
      <w:sz w:val="16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38</Words>
  <Characters>19773</Characters>
  <Application>Microsoft Office Word</Application>
  <DocSecurity>0</DocSecurity>
  <Lines>164</Lines>
  <Paragraphs>45</Paragraphs>
  <ScaleCrop>false</ScaleCrop>
  <Company/>
  <LinksUpToDate>false</LinksUpToDate>
  <CharactersWithSpaces>22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an Reinbold</dc:creator>
  <cp:keywords/>
  <dc:description/>
  <cp:lastModifiedBy>Christian Reinbold</cp:lastModifiedBy>
  <cp:revision>1</cp:revision>
  <dcterms:created xsi:type="dcterms:W3CDTF">2021-10-07T09:06:00Z</dcterms:created>
  <dcterms:modified xsi:type="dcterms:W3CDTF">2021-10-07T09:06:00Z</dcterms:modified>
</cp:coreProperties>
</file>